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172319" w14:textId="77777777" w:rsidR="009A24DE" w:rsidRPr="00AA1BDA" w:rsidRDefault="009A24DE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0EBC0A27" w14:textId="77777777" w:rsidTr="003621A8">
        <w:trPr>
          <w:trHeight w:val="11655"/>
          <w:jc w:val="center"/>
        </w:trPr>
        <w:tc>
          <w:tcPr>
            <w:tcW w:w="10188" w:type="dxa"/>
            <w:shd w:val="clear" w:color="auto" w:fill="E8E7EC"/>
          </w:tcPr>
          <w:p w14:paraId="35AA7529" w14:textId="77777777" w:rsidR="009A24DE" w:rsidRPr="00873258" w:rsidRDefault="00000000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  <w:t xml:space="preserve">aml WITH </w:t>
            </w:r>
            <w:r>
              <w:rPr>
                <w:rFonts w:cs="Calibri"/>
                <w:i/>
                <w:lang w:eastAsia="en-AU"/>
              </w:rPr>
              <w:t xml:space="preserve">KMT2A </w:t>
            </w:r>
            <w:r>
              <w:rPr>
                <w:rFonts w:cs="Calibri"/>
                <w:iCs/>
                <w:lang w:eastAsia="en-AU"/>
              </w:rPr>
              <w:t>REARRANGEMENT</w:t>
            </w:r>
          </w:p>
          <w:p w14:paraId="675D8221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09561CD5" w14:textId="5F801FE9" w:rsidR="009A24DE" w:rsidRDefault="00000000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balanced rearrangements involving the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gene at chromosome 11q23 account for approximately 3% of adult cases</w: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,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16%-18% of paediatric cases</w: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3,4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  This is a recurrent genetic abnormality that defines AML irrespective of blast count (WHO 5</w:t>
            </w:r>
            <w:r w:rsidRPr="000E0BC9">
              <w:rPr>
                <w:rFonts w:cs="Calibri"/>
                <w:vertAlign w:val="superscript"/>
              </w:rPr>
              <w:t>th</w:t>
            </w:r>
            <w:r>
              <w:rPr>
                <w:rFonts w:cs="Calibri"/>
              </w:rPr>
              <w:t xml:space="preserve"> edition)</w:t>
            </w:r>
            <w:r>
              <w:rPr>
                <w:rFonts w:cs="Calibri"/>
              </w:rPr>
              <w:fldChar w:fldCharType="begin"/>
            </w:r>
            <w:r w:rsidR="003621A8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5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479CDFFC" w14:textId="77777777" w:rsidR="009A24DE" w:rsidRDefault="00000000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are also recurrently observed in myeloid neoplasm post cytotoxic therapy (MN-pCT, classified separately), B-ALL, T-ALL and mixed-phenotype acute leukaemia.</w:t>
            </w:r>
          </w:p>
          <w:p w14:paraId="6849A0C2" w14:textId="77777777" w:rsidR="009A24DE" w:rsidRDefault="00000000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typically result in a </w:t>
            </w:r>
            <w:r w:rsidRPr="4C4B5386">
              <w:rPr>
                <w:rFonts w:cs="Calibri"/>
                <w:i/>
                <w:iCs/>
              </w:rPr>
              <w:t>KMT2A-</w:t>
            </w:r>
            <w:r w:rsidRPr="4C4B5386">
              <w:rPr>
                <w:rFonts w:cs="Calibri"/>
              </w:rPr>
              <w:t xml:space="preserve">encoded amino-terminus partnering with a carboxy-terminus encoded by the partner gene, and a gene expression profile characterised by overexpression of </w:t>
            </w:r>
            <w:r w:rsidRPr="4C4B5386">
              <w:rPr>
                <w:rFonts w:cs="Calibri"/>
                <w:i/>
                <w:iCs/>
              </w:rPr>
              <w:t xml:space="preserve">HOX </w:t>
            </w:r>
            <w:r w:rsidRPr="4C4B5386">
              <w:rPr>
                <w:rFonts w:cs="Calibri"/>
              </w:rPr>
              <w:t xml:space="preserve">genes. </w:t>
            </w:r>
          </w:p>
          <w:p w14:paraId="6BA926FD" w14:textId="77777777" w:rsidR="009A24DE" w:rsidRPr="000E0BC9" w:rsidRDefault="00000000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, with the most common in AML being </w:t>
            </w:r>
            <w:r w:rsidRPr="000E0BC9">
              <w:rPr>
                <w:i/>
                <w:iCs/>
              </w:rPr>
              <w:t>MLLT3</w:t>
            </w:r>
            <w:r>
              <w:t xml:space="preserve"> from </w:t>
            </w:r>
            <w:r w:rsidRPr="000E0BC9">
              <w:t xml:space="preserve">t(9;11)(p22;q23), </w:t>
            </w:r>
            <w:r w:rsidRPr="00D6693A">
              <w:rPr>
                <w:i/>
                <w:iCs/>
              </w:rPr>
              <w:t>MLLT10</w:t>
            </w:r>
            <w:r w:rsidRPr="00D6693A">
              <w:t xml:space="preserve"> from t(10;11)(p12;q23)</w:t>
            </w:r>
            <w:r>
              <w:t xml:space="preserve">, </w:t>
            </w:r>
            <w:r w:rsidRPr="000E0BC9">
              <w:rPr>
                <w:i/>
                <w:iCs/>
              </w:rPr>
              <w:t xml:space="preserve">ELL </w:t>
            </w:r>
            <w:r w:rsidRPr="000E0BC9">
              <w:t xml:space="preserve">from t(11;19)(p13.1;q23), </w:t>
            </w:r>
            <w:r>
              <w:t xml:space="preserve">and </w:t>
            </w:r>
            <w:r>
              <w:rPr>
                <w:i/>
                <w:iCs/>
              </w:rPr>
              <w:t xml:space="preserve">AFDN </w:t>
            </w:r>
            <w:r>
              <w:t xml:space="preserve">from </w:t>
            </w:r>
            <w:r w:rsidRPr="00D202B1">
              <w:rPr>
                <w:rFonts w:cs="Calibri"/>
              </w:rPr>
              <w:t>t(6;11)(q27;q23)</w: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6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5349A30F" w14:textId="77777777" w:rsidR="009A24DE" w:rsidRDefault="00000000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-rearranged AML is associated with additional somatic mutations commonly involving the RAS pathway (including </w:t>
            </w:r>
            <w:r w:rsidRPr="2A6FCF9D">
              <w:rPr>
                <w:rFonts w:cs="Calibri"/>
                <w:i/>
                <w:iCs/>
              </w:rPr>
              <w:t>KRAS</w:t>
            </w:r>
            <w:r>
              <w:rPr>
                <w:rFonts w:cs="Calibri"/>
              </w:rPr>
              <w:t xml:space="preserve">, </w:t>
            </w:r>
            <w:r w:rsidRPr="2A6FCF9D">
              <w:rPr>
                <w:rFonts w:cs="Calibri"/>
                <w:i/>
                <w:iCs/>
              </w:rPr>
              <w:t>NRAS</w:t>
            </w:r>
            <w:r>
              <w:rPr>
                <w:rFonts w:cs="Calibri"/>
              </w:rPr>
              <w:t xml:space="preserve"> and </w:t>
            </w:r>
            <w:r w:rsidRPr="2A6FCF9D">
              <w:rPr>
                <w:rFonts w:cs="Calibri"/>
                <w:i/>
                <w:iCs/>
              </w:rPr>
              <w:t>PTPN11</w:t>
            </w:r>
            <w:r>
              <w:rPr>
                <w:rFonts w:cs="Calibri"/>
              </w:rPr>
              <w:t xml:space="preserve">) and </w:t>
            </w:r>
            <w:r w:rsidRPr="2A6FCF9D">
              <w:rPr>
                <w:rFonts w:cs="Calibri"/>
                <w:i/>
                <w:iCs/>
              </w:rPr>
              <w:t>FLT3</w:t>
            </w:r>
            <w:r w:rsidRPr="2A6FCF9D">
              <w:rPr>
                <w:rFonts w:cs="Calibri"/>
              </w:rPr>
              <w:t>-TKD</w: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2,7-9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4B0146B2" w14:textId="77777777" w:rsidR="009A24DE" w:rsidRPr="000E0BC9" w:rsidRDefault="00000000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0</w:t>
            </w:r>
            <w:r>
              <w:fldChar w:fldCharType="end"/>
            </w:r>
            <w:r w:rsidRPr="21267823">
              <w:t xml:space="preserve">. This is not currently recognised </w:t>
            </w:r>
            <w:r w:rsidRPr="2A6FCF9D">
              <w:t>as a distinct AML category</w:t>
            </w:r>
            <w:r w:rsidRPr="21267823">
              <w:t xml:space="preserve">. </w:t>
            </w:r>
          </w:p>
          <w:p w14:paraId="0B02091D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682446F8" w14:textId="77777777" w:rsidR="009A24DE" w:rsidRDefault="00000000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 xml:space="preserve">In the 2022 ELN classification, </w:t>
            </w:r>
            <w:r>
              <w:rPr>
                <w:rFonts w:cs="Calibri"/>
              </w:rPr>
              <w:t>AML with t(9;11)(p21.3;q23.3)/</w:t>
            </w:r>
            <w:r w:rsidRPr="2A6FCF9D">
              <w:rPr>
                <w:rFonts w:cs="Calibri"/>
                <w:i/>
                <w:iCs/>
              </w:rPr>
              <w:t>KMT2A::MLLT3</w:t>
            </w:r>
            <w:r w:rsidRPr="21267823">
              <w:rPr>
                <w:rFonts w:cs="Calibri"/>
              </w:rPr>
              <w:t xml:space="preserve"> carries an intermediate prognosis, while non-</w:t>
            </w:r>
            <w:r w:rsidRPr="2A6FCF9D">
              <w:rPr>
                <w:rFonts w:cs="Calibri"/>
                <w:i/>
                <w:iCs/>
              </w:rPr>
              <w:t>MLLT3</w:t>
            </w:r>
            <w:r w:rsidRPr="21267823">
              <w:rPr>
                <w:rFonts w:cs="Calibri"/>
              </w:rPr>
              <w:t xml:space="preserve"> rearrangements [t(v;11q23.3)/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1267823">
              <w:rPr>
                <w:rFonts w:cs="Calibri"/>
              </w:rPr>
              <w:t>-rearranged] are designated as adverse-risk</w: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1</w:t>
            </w:r>
            <w:r>
              <w:rPr>
                <w:rFonts w:cs="Calibri"/>
              </w:rPr>
              <w:fldChar w:fldCharType="end"/>
            </w:r>
            <w:r w:rsidRPr="21267823">
              <w:rPr>
                <w:rFonts w:cs="Calibri"/>
              </w:rPr>
              <w:t>.</w:t>
            </w:r>
          </w:p>
          <w:p w14:paraId="52C38317" w14:textId="1855374C" w:rsidR="009A24DE" w:rsidRDefault="00000000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,</w:t>
            </w:r>
            <w:r w:rsidRPr="2A6FCF9D">
              <w:rPr>
                <w:rFonts w:cs="Calibri"/>
              </w:rPr>
              <w:t xml:space="preserve"> 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 w:rsidR="00EC15ED">
              <w:rPr>
                <w:rFonts w:cs="Calibri"/>
              </w:rPr>
              <w:fldChar w:fldCharType="begin">
                <w:fldData xml:space="preserve">PEVuZE5vdGU+PENpdGU+PEF1dGhvcj5Mb288L0F1dGhvcj48WWVhcj4yMDI0PC9ZZWFyPjxSZWNO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Mb288L0F1dGhvcj48WWVhcj4yMDI0PC9ZZWFyPjxSZWNO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3</w:t>
            </w:r>
            <w:r w:rsidR="00EC15ED"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, but are complicated by variable breakpoints and multiple fusion partners.</w:t>
            </w:r>
          </w:p>
          <w:p w14:paraId="42A2CBC2" w14:textId="39AD809F" w:rsidR="000A3548" w:rsidRPr="000A3548" w:rsidRDefault="000A3548" w:rsidP="000A354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Mutations in </w:t>
            </w:r>
            <w:r w:rsidRPr="003621A8">
              <w:rPr>
                <w:rFonts w:cs="Calibri"/>
                <w:i/>
                <w:iCs/>
              </w:rPr>
              <w:t>KRAS</w:t>
            </w:r>
            <w:r w:rsidRPr="000A3548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(but not </w:t>
            </w:r>
            <w:r w:rsidRPr="000A3548">
              <w:rPr>
                <w:rFonts w:cs="Calibri"/>
                <w:i/>
                <w:iCs/>
              </w:rPr>
              <w:t>NRAS</w:t>
            </w:r>
            <w:r>
              <w:rPr>
                <w:rFonts w:cs="Calibri"/>
              </w:rPr>
              <w:t xml:space="preserve">) </w:t>
            </w:r>
            <w:r w:rsidRPr="000A3548">
              <w:rPr>
                <w:rFonts w:cs="Calibri"/>
              </w:rPr>
              <w:t>are</w:t>
            </w:r>
            <w:r>
              <w:rPr>
                <w:rFonts w:cs="Calibri"/>
              </w:rPr>
              <w:t xml:space="preserve"> associated with a dismal prognosis in patients with </w:t>
            </w:r>
            <w:r>
              <w:rPr>
                <w:rFonts w:cs="Calibri"/>
                <w:i/>
                <w:iCs/>
              </w:rPr>
              <w:t>KMT2</w:t>
            </w:r>
            <w:r w:rsidR="000309B1">
              <w:rPr>
                <w:rFonts w:cs="Calibri"/>
                <w:i/>
                <w:iCs/>
              </w:rPr>
              <w:t>A</w:t>
            </w:r>
            <w:r>
              <w:rPr>
                <w:rFonts w:cs="Calibri"/>
              </w:rPr>
              <w:t>-rearranged AML</w:t>
            </w:r>
            <w:r w:rsidR="003621A8">
              <w:rPr>
                <w:rFonts w:cs="Calibri"/>
              </w:rPr>
              <w:fldChar w:fldCharType="begin">
                <w:fldData xml:space="preserve">PEVuZE5vdGU+PENpdGU+PEF1dGhvcj5IZXJuYW5kZXotU2FuY2hlejwvQXV0aG9yPjxZZWFyPjIw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==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IZXJuYW5kZXotU2FuY2hlejwvQXV0aG9yPjxZZWFyPjIw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==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 w:rsidR="003621A8">
              <w:rPr>
                <w:rFonts w:cs="Calibri"/>
              </w:rPr>
            </w:r>
            <w:r w:rsidR="003621A8"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4,15</w:t>
            </w:r>
            <w:r w:rsidR="003621A8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3188F1E2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6DB42D7C" w14:textId="6E1F2093" w:rsidR="009A24DE" w:rsidRPr="00D41D81" w:rsidRDefault="00000000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targeted using small molecule inhibitors of menin, which have demonstrated potent pre-clinical efficacy</w:t>
            </w:r>
            <w:r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2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2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6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</w:t>
            </w:r>
            <w:r w:rsidRPr="2A6FCF9D">
              <w:rPr>
                <w:rFonts w:cs="Calibri"/>
              </w:rPr>
              <w:t>and shown promising activity in early-phase clinical trials</w:t>
            </w:r>
            <w:r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7</w:t>
            </w:r>
            <w:r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.</w:t>
            </w:r>
          </w:p>
          <w:p w14:paraId="3441EBB4" w14:textId="4D7C98AE" w:rsidR="009A24DE" w:rsidRPr="000E0BC9" w:rsidRDefault="00000000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18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19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0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5FFC2364" w14:textId="7BD099A1" w:rsidR="009A24DE" w:rsidRPr="000E0BC9" w:rsidRDefault="00000000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1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6E6ACB6" w14:textId="4AA549C3" w:rsidR="009A24DE" w:rsidRPr="000E0BC9" w:rsidRDefault="00000000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2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3A7CA5D9" w14:textId="7C4B0E0B" w:rsidR="009A24DE" w:rsidRPr="000E0BC9" w:rsidRDefault="00000000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>
              <w:t>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M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TbWl0aDwvQXV0aG9yPjxZZWFyPjIwMjI8L1llYXI+PFJl
Y051bT4zNjQxPC9SZWNOdW0+PERpc3BsYXlUZXh0PjxzdHlsZSBmYWNlPSJzdXBlcnNjcmlwdCI+
MjM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3</w:t>
            </w:r>
            <w:r>
              <w:fldChar w:fldCharType="end"/>
            </w:r>
            <w:r>
              <w:t xml:space="preserve">, second-site </w:t>
            </w:r>
            <w:r w:rsidRPr="00F86349">
              <w:rPr>
                <w:i/>
                <w:iCs/>
              </w:rPr>
              <w:t>IDH1</w:t>
            </w:r>
            <w:r>
              <w:t>/</w:t>
            </w:r>
            <w:r w:rsidRPr="00F86349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JbnRsZWtvZmVyPC9BdXRob3I+PFllYXI+MjAxODwvWWVh
cj48UmVjTnVtPjMxNzQ8L1JlY051bT48RGlzcGxheVRleHQ+PHN0eWxlIGZhY2U9InN1cGVyc2Ny
aXB0Ij4yN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4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1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Nb3VqYWxsZWQ8L0F1dGhvcj48WWVhcj4yMDIzPC9ZZWFy
PjxSZWNOdW0+MzY0MjwvUmVjTnVtPjxEaXNwbGF5VGV4dD48c3R5bGUgZmFjZT0ic3VwZXJzY3Jp
cHQiPjI1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2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QZXJuZXI8L0F1dGhvcj48WWVhcj4yMDIzPC9ZZWFyPjxS
ZWNOdW0+MzY0MzwvUmVjTnVtPjxEaXNwbGF5VGV4dD48c3R5bGUgZmFjZT0ic3VwZXJzY3JpcHQi
PjI2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6</w:t>
            </w:r>
            <w:r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5AF3469A" w14:textId="77777777" w:rsidR="009A24DE" w:rsidRPr="00AA1BDA" w:rsidRDefault="00000000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F5AD4BB" w14:textId="147D3533" w:rsidR="00EC15ED" w:rsidRPr="00EC15ED" w:rsidRDefault="00000000" w:rsidP="00585340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EC15ED" w:rsidRPr="00EC15ED">
              <w:rPr>
                <w:b/>
              </w:rPr>
              <w:t>1.</w:t>
            </w:r>
            <w:r w:rsidR="00EC15ED" w:rsidRPr="00EC15ED"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03; </w:t>
            </w:r>
            <w:r w:rsidR="00EC15ED" w:rsidRPr="00EC15ED">
              <w:rPr>
                <w:b/>
              </w:rPr>
              <w:t>102</w:t>
            </w:r>
            <w:r w:rsidR="00EC15ED" w:rsidRPr="00EC15ED">
              <w:t xml:space="preserve">(7): 2395-402.  </w:t>
            </w:r>
            <w:r w:rsidR="00EC15ED" w:rsidRPr="00EC15ED">
              <w:rPr>
                <w:b/>
              </w:rPr>
              <w:t>2.</w:t>
            </w:r>
            <w:r w:rsidR="00EC15ED" w:rsidRPr="00EC15ED">
              <w:t xml:space="preserve"> Papaemmanuil E, et al. Genomic Classification and Prognosis in Acute Myeloid Leukemia. </w:t>
            </w:r>
            <w:r w:rsidR="00EC15ED" w:rsidRPr="00EC15ED">
              <w:rPr>
                <w:i/>
              </w:rPr>
              <w:t>N Engl J Med</w:t>
            </w:r>
            <w:r w:rsidR="00EC15ED" w:rsidRPr="00EC15ED">
              <w:t xml:space="preserve"> 2016; </w:t>
            </w:r>
            <w:r w:rsidR="00EC15ED" w:rsidRPr="00EC15ED">
              <w:rPr>
                <w:b/>
              </w:rPr>
              <w:t>374</w:t>
            </w:r>
            <w:r w:rsidR="00EC15ED" w:rsidRPr="00EC15ED">
              <w:t xml:space="preserve">(23): 2209-21.  </w:t>
            </w:r>
            <w:r w:rsidR="00EC15ED" w:rsidRPr="00EC15ED">
              <w:rPr>
                <w:b/>
              </w:rPr>
              <w:t>3.</w:t>
            </w:r>
            <w:r w:rsidR="00EC15ED" w:rsidRPr="00EC15ED"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1999; </w:t>
            </w:r>
            <w:r w:rsidR="00EC15ED" w:rsidRPr="00EC15ED">
              <w:rPr>
                <w:b/>
              </w:rPr>
              <w:t>94</w:t>
            </w:r>
            <w:r w:rsidR="00EC15ED" w:rsidRPr="00EC15ED">
              <w:t xml:space="preserve">(11): 3707-16.  </w:t>
            </w:r>
            <w:r w:rsidR="00EC15ED" w:rsidRPr="00EC15ED">
              <w:rPr>
                <w:b/>
              </w:rPr>
              <w:t>4.</w:t>
            </w:r>
            <w:r w:rsidR="00EC15ED" w:rsidRPr="00EC15ED">
              <w:t xml:space="preserve"> Harrison CJ, et al. Cytogenetics of childhood acute myeloid leukemia: United Kingdom Medical Research Council Treatment trials AML 10 and 12. </w:t>
            </w:r>
            <w:r w:rsidR="00EC15ED" w:rsidRPr="00EC15ED">
              <w:rPr>
                <w:i/>
              </w:rPr>
              <w:t>J Clin Oncol</w:t>
            </w:r>
            <w:r w:rsidR="00EC15ED" w:rsidRPr="00EC15ED">
              <w:t xml:space="preserve"> 2010; </w:t>
            </w:r>
            <w:r w:rsidR="00EC15ED" w:rsidRPr="00EC15ED">
              <w:rPr>
                <w:b/>
              </w:rPr>
              <w:t>28</w:t>
            </w:r>
            <w:r w:rsidR="00EC15ED" w:rsidRPr="00EC15ED">
              <w:t xml:space="preserve">(16): 2674-81.  </w:t>
            </w:r>
            <w:r w:rsidR="00EC15ED" w:rsidRPr="00EC15ED">
              <w:rPr>
                <w:b/>
              </w:rPr>
              <w:t>5.</w:t>
            </w:r>
            <w:r w:rsidR="00EC15ED" w:rsidRPr="00EC15ED"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="00EC15ED" w:rsidRPr="00EC15ED">
              <w:rPr>
                <w:b/>
              </w:rPr>
              <w:t>6.</w:t>
            </w:r>
            <w:r w:rsidR="00EC15ED" w:rsidRPr="00EC15ED">
              <w:t xml:space="preserve"> Meyer C, et al. The KMT2A recombinome of acute leukemias in 2023. </w:t>
            </w:r>
            <w:r w:rsidR="00EC15ED" w:rsidRPr="00EC15ED">
              <w:rPr>
                <w:i/>
              </w:rPr>
              <w:t>Leukemia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37</w:t>
            </w:r>
            <w:r w:rsidR="00EC15ED" w:rsidRPr="00EC15ED">
              <w:t xml:space="preserve">(5): 988-1005.  </w:t>
            </w:r>
            <w:r w:rsidR="00EC15ED" w:rsidRPr="00EC15ED">
              <w:rPr>
                <w:b/>
              </w:rPr>
              <w:t>7.</w:t>
            </w:r>
            <w:r w:rsidR="00EC15ED" w:rsidRPr="00EC15ED">
              <w:t xml:space="preserve"> Bill M, et al. Mutational landscape and clinical outcome of patients with de novo acute myeloid leukemia and rearrangements involving 11q23/KMT2A. </w:t>
            </w:r>
            <w:r w:rsidR="00EC15ED" w:rsidRPr="00EC15ED">
              <w:rPr>
                <w:i/>
              </w:rPr>
              <w:t>Proc Natl Acad Sci U S A</w:t>
            </w:r>
            <w:r w:rsidR="00EC15ED" w:rsidRPr="00EC15ED">
              <w:t xml:space="preserve"> 2020; </w:t>
            </w:r>
            <w:r w:rsidR="00EC15ED" w:rsidRPr="00EC15ED">
              <w:rPr>
                <w:b/>
              </w:rPr>
              <w:t>117</w:t>
            </w:r>
            <w:r w:rsidR="00EC15ED" w:rsidRPr="00EC15ED">
              <w:t xml:space="preserve">(42): 26340-6.  </w:t>
            </w:r>
            <w:r w:rsidR="00EC15ED" w:rsidRPr="00EC15ED">
              <w:rPr>
                <w:b/>
              </w:rPr>
              <w:t>8.</w:t>
            </w:r>
            <w:r w:rsidR="00EC15ED" w:rsidRPr="00EC15ED">
              <w:t xml:space="preserve"> Yuen KY, et al. Mutational landscape and clinical outcome of pediatric acute myeloid leukemia with 11q23/KMT2A rearrangements. </w:t>
            </w:r>
            <w:r w:rsidR="00EC15ED" w:rsidRPr="00EC15ED">
              <w:rPr>
                <w:i/>
              </w:rPr>
              <w:t>Cancer Med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12</w:t>
            </w:r>
            <w:r w:rsidR="00EC15ED" w:rsidRPr="00EC15ED">
              <w:t xml:space="preserve">(2): 1418-30.  </w:t>
            </w:r>
            <w:r w:rsidR="00EC15ED" w:rsidRPr="00EC15ED">
              <w:rPr>
                <w:b/>
              </w:rPr>
              <w:t>9.</w:t>
            </w:r>
            <w:r w:rsidR="00EC15ED" w:rsidRPr="00EC15ED">
              <w:t xml:space="preserve"> Issa GC, et al. Predictors of outcomes in adults with acute myeloid leukemia and KMT2A rearrangements. </w:t>
            </w:r>
            <w:r w:rsidR="00EC15ED" w:rsidRPr="00EC15ED">
              <w:rPr>
                <w:i/>
              </w:rPr>
              <w:t>Blood Cancer J</w:t>
            </w:r>
            <w:r w:rsidR="00EC15ED" w:rsidRPr="00EC15ED">
              <w:t xml:space="preserve"> 2021; </w:t>
            </w:r>
            <w:r w:rsidR="00EC15ED" w:rsidRPr="00EC15ED">
              <w:rPr>
                <w:b/>
              </w:rPr>
              <w:t>11</w:t>
            </w:r>
            <w:r w:rsidR="00EC15ED" w:rsidRPr="00EC15ED">
              <w:t xml:space="preserve">(9): 162.  </w:t>
            </w:r>
            <w:r w:rsidR="00EC15ED" w:rsidRPr="00EC15ED">
              <w:rPr>
                <w:b/>
              </w:rPr>
              <w:t>10.</w:t>
            </w:r>
            <w:r w:rsidR="00EC15ED" w:rsidRPr="00EC15ED">
              <w:t xml:space="preserve"> Schnittger S, et al. Screening for MLL tandem duplication in 387 unselected patients with AML identify a prognostically unfavorable subset of AML. </w:t>
            </w:r>
            <w:r w:rsidR="00EC15ED" w:rsidRPr="00EC15ED">
              <w:rPr>
                <w:i/>
              </w:rPr>
              <w:t>Leukemia</w:t>
            </w:r>
            <w:r w:rsidR="00EC15ED" w:rsidRPr="00EC15ED">
              <w:t xml:space="preserve"> 2000; </w:t>
            </w:r>
            <w:r w:rsidR="00EC15ED" w:rsidRPr="00EC15ED">
              <w:rPr>
                <w:b/>
              </w:rPr>
              <w:t>14</w:t>
            </w:r>
            <w:r w:rsidR="00EC15ED" w:rsidRPr="00EC15ED">
              <w:t xml:space="preserve">(5): 796-804.  </w:t>
            </w:r>
            <w:r w:rsidR="00EC15ED" w:rsidRPr="00EC15ED">
              <w:rPr>
                <w:b/>
              </w:rPr>
              <w:t>11.</w:t>
            </w:r>
            <w:r w:rsidR="00EC15ED" w:rsidRPr="00EC15ED">
              <w:t xml:space="preserve"> Dohner H, et al. Diagnosis and management of AML in adults: 2022 recommendations from an international expert panel on behalf of the ELN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22; </w:t>
            </w:r>
            <w:r w:rsidR="00EC15ED" w:rsidRPr="00EC15ED">
              <w:rPr>
                <w:b/>
              </w:rPr>
              <w:t>140</w:t>
            </w:r>
            <w:r w:rsidR="00EC15ED" w:rsidRPr="00EC15ED">
              <w:t xml:space="preserve">(12): 1345-77.  </w:t>
            </w:r>
            <w:r w:rsidR="00EC15ED" w:rsidRPr="00EC15ED">
              <w:rPr>
                <w:b/>
              </w:rPr>
              <w:t>12.</w:t>
            </w:r>
            <w:r w:rsidR="00EC15ED" w:rsidRPr="00EC15ED">
              <w:t xml:space="preserve"> Heuser M, et al. 2021 Update on MRD in acute myeloid leukemia: a consensus document from the European LeukemiaNet MRD Working Party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21; </w:t>
            </w:r>
            <w:r w:rsidR="00EC15ED" w:rsidRPr="00EC15ED">
              <w:rPr>
                <w:b/>
              </w:rPr>
              <w:t>138</w:t>
            </w:r>
            <w:r w:rsidR="00EC15ED" w:rsidRPr="00EC15ED">
              <w:t xml:space="preserve">(26): 2753-67.  </w:t>
            </w:r>
            <w:r w:rsidR="00EC15ED" w:rsidRPr="00EC15ED">
              <w:rPr>
                <w:b/>
              </w:rPr>
              <w:t>13.</w:t>
            </w:r>
            <w:r w:rsidR="00EC15ED" w:rsidRPr="00EC15ED">
              <w:t xml:space="preserve"> Loo S, et al. Pretransplant MRD detection of fusion transcripts is strongly prognostic in KMT2A-rearranged acute myeloid leukemia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24; </w:t>
            </w:r>
            <w:r w:rsidR="00EC15ED" w:rsidRPr="00EC15ED">
              <w:rPr>
                <w:b/>
              </w:rPr>
              <w:t>144</w:t>
            </w:r>
            <w:r w:rsidR="00EC15ED" w:rsidRPr="00EC15ED">
              <w:t xml:space="preserve">(24): 2554-7.  </w:t>
            </w:r>
            <w:r w:rsidR="00EC15ED" w:rsidRPr="00EC15ED">
              <w:rPr>
                <w:b/>
              </w:rPr>
              <w:t>14.</w:t>
            </w:r>
            <w:r w:rsidR="00EC15ED" w:rsidRPr="00EC15ED">
              <w:t xml:space="preserve"> Hernandez-Sanchez A, et al. Rearrangements involving 11q23.3/KMT2A in adult AML: mutational landscape and prognostic implications - a HARMONY study. </w:t>
            </w:r>
            <w:r w:rsidR="00EC15ED" w:rsidRPr="00EC15ED">
              <w:rPr>
                <w:i/>
              </w:rPr>
              <w:t>Leukemia</w:t>
            </w:r>
            <w:r w:rsidR="00EC15ED" w:rsidRPr="00EC15ED">
              <w:t xml:space="preserve"> 2024; </w:t>
            </w:r>
            <w:r w:rsidR="00EC15ED" w:rsidRPr="00EC15ED">
              <w:rPr>
                <w:b/>
              </w:rPr>
              <w:t>38</w:t>
            </w:r>
            <w:r w:rsidR="00EC15ED" w:rsidRPr="00EC15ED">
              <w:t xml:space="preserve">(9): 1929-37.  </w:t>
            </w:r>
            <w:r w:rsidR="00EC15ED" w:rsidRPr="00EC15ED">
              <w:rPr>
                <w:b/>
              </w:rPr>
              <w:t>15.</w:t>
            </w:r>
            <w:r w:rsidR="00EC15ED" w:rsidRPr="00EC15ED">
              <w:t xml:space="preserve"> Matsuo H, et al. Fusion partner-specific mutation profiles and KRAS mutations as adverse prognostic factors in MLL-rearranged AML. </w:t>
            </w:r>
            <w:r w:rsidR="00EC15ED" w:rsidRPr="00EC15ED">
              <w:rPr>
                <w:i/>
              </w:rPr>
              <w:t>Blood Adv</w:t>
            </w:r>
            <w:r w:rsidR="00EC15ED" w:rsidRPr="00EC15ED">
              <w:t xml:space="preserve"> 2020; </w:t>
            </w:r>
            <w:r w:rsidR="00EC15ED" w:rsidRPr="00EC15ED">
              <w:rPr>
                <w:b/>
              </w:rPr>
              <w:t>4</w:t>
            </w:r>
            <w:r w:rsidR="00EC15ED" w:rsidRPr="00EC15ED">
              <w:t xml:space="preserve">(19): 4623-31.  </w:t>
            </w:r>
            <w:r w:rsidR="00EC15ED" w:rsidRPr="00EC15ED">
              <w:rPr>
                <w:b/>
              </w:rPr>
              <w:t>16.</w:t>
            </w:r>
            <w:r w:rsidR="00EC15ED" w:rsidRPr="00EC15ED">
              <w:t xml:space="preserve"> Grembecka J, et al. Menin-MLL inhibitors reverse oncogenic activity of MLL fusion proteins in leukemia. </w:t>
            </w:r>
            <w:r w:rsidR="00EC15ED" w:rsidRPr="00EC15ED">
              <w:rPr>
                <w:i/>
              </w:rPr>
              <w:t>Nat Chem Biol</w:t>
            </w:r>
            <w:r w:rsidR="00EC15ED" w:rsidRPr="00EC15ED">
              <w:t xml:space="preserve"> 2012; </w:t>
            </w:r>
            <w:r w:rsidR="00EC15ED" w:rsidRPr="00EC15ED">
              <w:rPr>
                <w:b/>
              </w:rPr>
              <w:t>8</w:t>
            </w:r>
            <w:r w:rsidR="00EC15ED" w:rsidRPr="00EC15ED">
              <w:t xml:space="preserve">(3): 277-84.  </w:t>
            </w:r>
            <w:r w:rsidR="00EC15ED" w:rsidRPr="00EC15ED">
              <w:rPr>
                <w:b/>
              </w:rPr>
              <w:t>17.</w:t>
            </w:r>
            <w:r w:rsidR="00EC15ED" w:rsidRPr="00EC15ED">
              <w:t xml:space="preserve"> Issa GC, et al. The menin inhibitor revumenib in KMT2A-rearranged or NPM1-mutant leukaemia. </w:t>
            </w:r>
            <w:r w:rsidR="00EC15ED" w:rsidRPr="00EC15ED">
              <w:rPr>
                <w:i/>
              </w:rPr>
              <w:t>Nature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615</w:t>
            </w:r>
            <w:r w:rsidR="00EC15ED" w:rsidRPr="00EC15ED">
              <w:t xml:space="preserve">(7954): 920-4.  </w:t>
            </w:r>
            <w:r w:rsidR="00EC15ED" w:rsidRPr="00EC15ED">
              <w:rPr>
                <w:b/>
              </w:rPr>
              <w:t>18.</w:t>
            </w:r>
            <w:r w:rsidR="00EC15ED" w:rsidRPr="00EC15ED">
              <w:t xml:space="preserve"> Stone RM, et al. Midostaurin plus Chemotherapy for Acute Myeloid Leukemia with a FLT3 Mutation. </w:t>
            </w:r>
            <w:r w:rsidR="00EC15ED" w:rsidRPr="00EC15ED">
              <w:rPr>
                <w:i/>
              </w:rPr>
              <w:t>N Engl J Med</w:t>
            </w:r>
            <w:r w:rsidR="00EC15ED" w:rsidRPr="00EC15ED">
              <w:t xml:space="preserve"> 2017; </w:t>
            </w:r>
            <w:r w:rsidR="00EC15ED" w:rsidRPr="00EC15ED">
              <w:rPr>
                <w:b/>
              </w:rPr>
              <w:t>377</w:t>
            </w:r>
            <w:r w:rsidR="00EC15ED" w:rsidRPr="00EC15ED">
              <w:t xml:space="preserve">(5): 454-64.  </w:t>
            </w:r>
            <w:r w:rsidR="00EC15ED" w:rsidRPr="00EC15ED">
              <w:rPr>
                <w:b/>
              </w:rPr>
              <w:t>19.</w:t>
            </w:r>
            <w:r w:rsidR="00EC15ED" w:rsidRPr="00EC15ED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="00EC15ED" w:rsidRPr="00EC15ED">
              <w:rPr>
                <w:i/>
              </w:rPr>
              <w:t>Lancet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401</w:t>
            </w:r>
            <w:r w:rsidR="00EC15ED" w:rsidRPr="00EC15ED">
              <w:t xml:space="preserve">(10388): 1571-83.  </w:t>
            </w:r>
            <w:r w:rsidR="00EC15ED" w:rsidRPr="00EC15ED">
              <w:rPr>
                <w:b/>
              </w:rPr>
              <w:t>20.</w:t>
            </w:r>
            <w:r w:rsidR="00EC15ED" w:rsidRPr="00EC15ED">
              <w:t xml:space="preserve"> Perl AE, et al. Gilteritinib or Chemotherapy for Relapsed or Refractory FLT3-Mutated AML. </w:t>
            </w:r>
            <w:r w:rsidR="00EC15ED" w:rsidRPr="00EC15ED">
              <w:rPr>
                <w:i/>
              </w:rPr>
              <w:t>N Engl J Med</w:t>
            </w:r>
            <w:r w:rsidR="00EC15ED" w:rsidRPr="00EC15ED">
              <w:t xml:space="preserve"> 2019; </w:t>
            </w:r>
            <w:r w:rsidR="00EC15ED" w:rsidRPr="00EC15ED">
              <w:rPr>
                <w:b/>
              </w:rPr>
              <w:t>381</w:t>
            </w:r>
            <w:r w:rsidR="00EC15ED" w:rsidRPr="00EC15ED">
              <w:t xml:space="preserve">(18): 1728-40.  </w:t>
            </w:r>
            <w:r w:rsidR="00EC15ED" w:rsidRPr="00EC15ED">
              <w:rPr>
                <w:b/>
              </w:rPr>
              <w:t>21.</w:t>
            </w:r>
            <w:r w:rsidR="00EC15ED" w:rsidRPr="00EC15ED">
              <w:t xml:space="preserve"> Daver N, et al. Targeting FLT3 mutations in AML: review of current knowledge and evidence. </w:t>
            </w:r>
            <w:r w:rsidR="00EC15ED" w:rsidRPr="00EC15ED">
              <w:rPr>
                <w:i/>
              </w:rPr>
              <w:t>Leukemia</w:t>
            </w:r>
            <w:r w:rsidR="00EC15ED" w:rsidRPr="00EC15ED">
              <w:t xml:space="preserve"> 2019; </w:t>
            </w:r>
            <w:r w:rsidR="00EC15ED" w:rsidRPr="00EC15ED">
              <w:rPr>
                <w:b/>
              </w:rPr>
              <w:t>33</w:t>
            </w:r>
            <w:r w:rsidR="00EC15ED" w:rsidRPr="00EC15ED">
              <w:t xml:space="preserve">(2): 299-312.  </w:t>
            </w:r>
            <w:r w:rsidR="00EC15ED" w:rsidRPr="00EC15ED">
              <w:rPr>
                <w:b/>
              </w:rPr>
              <w:t>22.</w:t>
            </w:r>
            <w:r w:rsidR="00EC15ED" w:rsidRPr="00EC15ED">
              <w:t xml:space="preserve"> Dohner H, et al. Diagnosis and management of AML in adults: 2017 ELN recommendations from an international expert panel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17; </w:t>
            </w:r>
            <w:r w:rsidR="00EC15ED" w:rsidRPr="00EC15ED">
              <w:rPr>
                <w:b/>
              </w:rPr>
              <w:t>129</w:t>
            </w:r>
            <w:r w:rsidR="00EC15ED" w:rsidRPr="00EC15ED">
              <w:t xml:space="preserve">(4): 424-47.  </w:t>
            </w:r>
            <w:r w:rsidR="00EC15ED" w:rsidRPr="00EC15ED">
              <w:rPr>
                <w:b/>
              </w:rPr>
              <w:t>23.</w:t>
            </w:r>
            <w:r w:rsidR="00EC15ED" w:rsidRPr="00EC15ED">
              <w:t xml:space="preserve"> Smith CC, et al. Molecular profile of FLT3-mutated relapsed/refractory patients with AML in the phase 3 ADMIRAL study of gilteritinib. </w:t>
            </w:r>
            <w:r w:rsidR="00EC15ED" w:rsidRPr="00EC15ED">
              <w:rPr>
                <w:i/>
              </w:rPr>
              <w:t>Blood Adv</w:t>
            </w:r>
            <w:r w:rsidR="00EC15ED" w:rsidRPr="00EC15ED">
              <w:t xml:space="preserve"> 2022; </w:t>
            </w:r>
            <w:r w:rsidR="00EC15ED" w:rsidRPr="00EC15ED">
              <w:rPr>
                <w:b/>
              </w:rPr>
              <w:t>6</w:t>
            </w:r>
            <w:r w:rsidR="00EC15ED" w:rsidRPr="00EC15ED">
              <w:t xml:space="preserve">(7): 2144-55.  </w:t>
            </w:r>
            <w:r w:rsidR="00EC15ED" w:rsidRPr="00EC15ED">
              <w:rPr>
                <w:b/>
              </w:rPr>
              <w:t>24.</w:t>
            </w:r>
            <w:r w:rsidR="00EC15ED" w:rsidRPr="00EC15ED">
              <w:t xml:space="preserve"> Intlekofer AM, et al. Acquired resistance to IDH inhibition through trans or cis dimer-interface mutations. </w:t>
            </w:r>
            <w:r w:rsidR="00EC15ED" w:rsidRPr="00EC15ED">
              <w:rPr>
                <w:i/>
              </w:rPr>
              <w:t>Nature</w:t>
            </w:r>
            <w:r w:rsidR="00EC15ED" w:rsidRPr="00EC15ED">
              <w:t xml:space="preserve"> 2018; </w:t>
            </w:r>
            <w:r w:rsidR="00EC15ED" w:rsidRPr="00EC15ED">
              <w:rPr>
                <w:b/>
              </w:rPr>
              <w:t>559</w:t>
            </w:r>
            <w:r w:rsidR="00EC15ED" w:rsidRPr="00EC15ED">
              <w:t xml:space="preserve">(7712): 125-9.  </w:t>
            </w:r>
            <w:r w:rsidR="00EC15ED" w:rsidRPr="00EC15ED">
              <w:rPr>
                <w:b/>
              </w:rPr>
              <w:t>25.</w:t>
            </w:r>
            <w:r w:rsidR="00EC15ED" w:rsidRPr="00EC15ED">
              <w:t xml:space="preserve"> Moujalled DM, et al. Acquired mutations in BAX confer resistance to BH3-mimetic therapy in acute myeloid leukemia. </w:t>
            </w:r>
            <w:r w:rsidR="00EC15ED" w:rsidRPr="00EC15ED">
              <w:rPr>
                <w:i/>
              </w:rPr>
              <w:t>Blood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141</w:t>
            </w:r>
            <w:r w:rsidR="00EC15ED" w:rsidRPr="00EC15ED">
              <w:t xml:space="preserve">(6): 634-44.  </w:t>
            </w:r>
            <w:r w:rsidR="00EC15ED" w:rsidRPr="00EC15ED">
              <w:rPr>
                <w:b/>
              </w:rPr>
              <w:t>26.</w:t>
            </w:r>
            <w:r w:rsidR="00EC15ED" w:rsidRPr="00EC15ED">
              <w:t xml:space="preserve"> Perner F, et al. MEN1 mutations mediate clinical resistance to menin inhibition. </w:t>
            </w:r>
            <w:r w:rsidR="00EC15ED" w:rsidRPr="00EC15ED">
              <w:rPr>
                <w:i/>
              </w:rPr>
              <w:t>Nature</w:t>
            </w:r>
            <w:r w:rsidR="00EC15ED" w:rsidRPr="00EC15ED">
              <w:t xml:space="preserve"> 2023; </w:t>
            </w:r>
            <w:r w:rsidR="00EC15ED" w:rsidRPr="00EC15ED">
              <w:rPr>
                <w:b/>
              </w:rPr>
              <w:t>615</w:t>
            </w:r>
            <w:r w:rsidR="00EC15ED" w:rsidRPr="00EC15ED">
              <w:t xml:space="preserve">(7954): 913-9.  </w:t>
            </w:r>
          </w:p>
          <w:p w14:paraId="41E87ACE" w14:textId="35A77B1E" w:rsidR="009A24DE" w:rsidRPr="00AA1BDA" w:rsidRDefault="00000000" w:rsidP="00585340">
            <w:pPr>
              <w:pStyle w:val="CLIN4"/>
            </w:pP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5EDE416C" w14:textId="77777777" w:rsidR="009A24DE" w:rsidRDefault="009A24DE" w:rsidP="00DF13E7">
      <w:pPr>
        <w:rPr>
          <w:rFonts w:ascii="Calibri" w:hAnsi="Calibri" w:cs="Calibri"/>
          <w:noProof/>
          <w:sz w:val="6"/>
          <w:szCs w:val="6"/>
        </w:rPr>
      </w:pPr>
    </w:p>
    <w:p w14:paraId="59B1678F" w14:textId="77777777" w:rsidR="009A24DE" w:rsidRDefault="009A24DE" w:rsidP="00DF13E7">
      <w:pPr>
        <w:rPr>
          <w:rFonts w:ascii="Calibri" w:hAnsi="Calibri" w:cs="Calibri"/>
          <w:noProof/>
          <w:sz w:val="6"/>
          <w:szCs w:val="6"/>
        </w:rPr>
      </w:pPr>
    </w:p>
    <w:sectPr w:rsidR="009A24DE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543&lt;/item&gt;&lt;item&gt;2544&lt;/item&gt;&lt;item&gt;2582&lt;/item&gt;&lt;item&gt;3127&lt;/item&gt;&lt;item&gt;3174&lt;/item&gt;&lt;item&gt;3601&lt;/item&gt;&lt;item&gt;3613&lt;/item&gt;&lt;item&gt;3639&lt;/item&gt;&lt;item&gt;3641&lt;/item&gt;&lt;item&gt;3642&lt;/item&gt;&lt;item&gt;3643&lt;/item&gt;&lt;item&gt;3649&lt;/item&gt;&lt;item&gt;3659&lt;/item&gt;&lt;item&gt;3662&lt;/item&gt;&lt;item&gt;3663&lt;/item&gt;&lt;item&gt;3664&lt;/item&gt;&lt;item&gt;3665&lt;/item&gt;&lt;item&gt;3666&lt;/item&gt;&lt;item&gt;3667&lt;/item&gt;&lt;item&gt;3668&lt;/item&gt;&lt;item&gt;3669&lt;/item&gt;&lt;item&gt;3676&lt;/item&gt;&lt;item&gt;3842&lt;/item&gt;&lt;item&gt;3843&lt;/item&gt;&lt;item&gt;3844&lt;/item&gt;&lt;/record-ids&gt;&lt;/item&gt;&lt;/Libraries&gt;"/>
  </w:docVars>
  <w:rsids>
    <w:rsidRoot w:val="00B36C18"/>
    <w:rsid w:val="000309B1"/>
    <w:rsid w:val="000A3548"/>
    <w:rsid w:val="002F283D"/>
    <w:rsid w:val="003621A8"/>
    <w:rsid w:val="004E63B4"/>
    <w:rsid w:val="00585340"/>
    <w:rsid w:val="009A24DE"/>
    <w:rsid w:val="00B36C18"/>
    <w:rsid w:val="00BB523F"/>
    <w:rsid w:val="00C47B5C"/>
    <w:rsid w:val="00CB6ED1"/>
    <w:rsid w:val="00DE4D42"/>
    <w:rsid w:val="00EC15ED"/>
    <w:rsid w:val="00F86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BAB623"/>
  <w15:docId w15:val="{9FA79A66-6D33-4915-B2E2-17F5F246D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0A354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3621A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21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B9D3A01-4E24-43C9-BB37-7A7EBF96F5E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BB99E66-D313-41A8-B7A8-5A0A1A90EE02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6218096C-3ADF-4D46-8EA5-DF482D3543A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52</Words>
  <Characters>771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4</cp:revision>
  <dcterms:created xsi:type="dcterms:W3CDTF">2025-03-04T23:49:00Z</dcterms:created>
  <dcterms:modified xsi:type="dcterms:W3CDTF">2025-03-05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